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6D0C09"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6D4DD6E9"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370E44">
        <w:rPr>
          <w:rFonts w:ascii="Times New Roman" w:hAnsi="Times New Roman" w:cs="Times New Roman"/>
        </w:rPr>
        <w:t xml:space="preserve">, </w:t>
      </w:r>
      <w:r w:rsidR="00124F5E">
        <w:rPr>
          <w:rFonts w:ascii="Times New Roman" w:hAnsi="Times New Roman" w:cs="Times New Roman"/>
        </w:rPr>
        <w:t>proton-coupled</w:t>
      </w:r>
      <w:r w:rsidR="00370E44">
        <w:rPr>
          <w:rFonts w:ascii="Times New Roman" w:hAnsi="Times New Roman" w:cs="Times New Roman"/>
        </w:rPr>
        <w:t xml:space="preserve"> </w:t>
      </w:r>
      <w:r w:rsidR="000E06F5">
        <w:rPr>
          <w:rFonts w:ascii="Times New Roman" w:hAnsi="Times New Roman" w:cs="Times New Roman"/>
        </w:rPr>
        <w:t>folate transporter</w:t>
      </w:r>
      <w:r w:rsidR="00124F5E">
        <w:rPr>
          <w:rFonts w:ascii="Times New Roman" w:hAnsi="Times New Roman" w:cs="Times New Roman"/>
        </w:rPr>
        <w:t>, PCFT,</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F53FE5F" w14:textId="1AA004D6" w:rsidR="00F13733" w:rsidRDefault="00CC26CD" w:rsidP="007D2440">
      <w:pPr>
        <w:rPr>
          <w:rFonts w:ascii="Times New Roman" w:hAnsi="Times New Roman" w:cs="Times New Roman"/>
        </w:rPr>
      </w:pPr>
      <w:r>
        <w:rPr>
          <w:rFonts w:ascii="Times New Roman" w:hAnsi="Times New Roman" w:cs="Times New Roman"/>
        </w:rPr>
        <w:lastRenderedPageBreak/>
        <w:t>Iron recommendations increase during gestation to cope with the increased maternal and fetal circulation needs and to avoid anemia with the expected maternal blood loss post-delivery. Iron</w:t>
      </w:r>
      <w:r w:rsidR="00931DCD">
        <w:rPr>
          <w:rFonts w:ascii="Times New Roman" w:hAnsi="Times New Roman" w:cs="Times New Roman"/>
        </w:rPr>
        <w:t xml:space="preserve">, metabolized into transferrin, </w:t>
      </w:r>
      <w:r>
        <w:rPr>
          <w:rFonts w:ascii="Times New Roman" w:hAnsi="Times New Roman" w:cs="Times New Roman"/>
        </w:rPr>
        <w:t>binds to its transferrin receptor</w:t>
      </w:r>
      <w:r w:rsidR="00931DCD">
        <w:rPr>
          <w:rFonts w:ascii="Times New Roman" w:hAnsi="Times New Roman" w:cs="Times New Roman"/>
        </w:rPr>
        <w:t>, transferrin receptor-1 that is</w:t>
      </w:r>
      <w:r>
        <w:rPr>
          <w:rFonts w:ascii="Times New Roman" w:hAnsi="Times New Roman" w:cs="Times New Roman"/>
        </w:rPr>
        <w:t xml:space="preserve"> located on the microvillus membrane in the placenta. </w:t>
      </w:r>
      <w:r w:rsidR="00931DCD">
        <w:rPr>
          <w:rFonts w:ascii="Times New Roman" w:hAnsi="Times New Roman" w:cs="Times New Roman"/>
        </w:rPr>
        <w:t xml:space="preserve">Once transferrin is bound to its placental receptor, it is engulfed into the placenta where transferrin receptor-1 dissociates from transferrin;it is transferred to the fetus through ferroportin transporter located on the basolateral membrane of the syncytiotrophoblast and through the fetal endothelial cells by unknown mechanism. </w:t>
      </w:r>
      <w:r>
        <w:rPr>
          <w:rFonts w:ascii="Times New Roman" w:hAnsi="Times New Roman" w:cs="Times New Roman"/>
        </w:rPr>
        <w:t xml:space="preserve">It seems that maternal levels of </w:t>
      </w:r>
      <w:r w:rsidR="00931DCD">
        <w:rPr>
          <w:rFonts w:ascii="Times New Roman" w:hAnsi="Times New Roman" w:cs="Times New Roman"/>
        </w:rPr>
        <w:t>transferrin</w:t>
      </w:r>
      <w:r>
        <w:rPr>
          <w:rFonts w:ascii="Times New Roman" w:hAnsi="Times New Roman" w:cs="Times New Roman"/>
        </w:rPr>
        <w:t xml:space="preserve"> dictate the expression of placent</w:t>
      </w:r>
      <w:r w:rsidR="00931DCD">
        <w:rPr>
          <w:rFonts w:ascii="Times New Roman" w:hAnsi="Times New Roman" w:cs="Times New Roman"/>
        </w:rPr>
        <w:t>al transferrin receptors. L</w:t>
      </w:r>
      <w:r>
        <w:rPr>
          <w:rFonts w:ascii="Times New Roman" w:hAnsi="Times New Roman" w:cs="Times New Roman"/>
        </w:rPr>
        <w:t xml:space="preserve">ow maternal iron concentrations cause an increase in the expression of </w:t>
      </w:r>
      <w:r w:rsidR="00931DCD">
        <w:rPr>
          <w:rFonts w:ascii="Times New Roman" w:hAnsi="Times New Roman" w:cs="Times New Roman"/>
        </w:rPr>
        <w:t>microvillous m</w:t>
      </w:r>
      <w:bookmarkStart w:id="0" w:name="_GoBack"/>
      <w:bookmarkEnd w:id="0"/>
      <w:r w:rsidR="00931DCD">
        <w:rPr>
          <w:rFonts w:ascii="Times New Roman" w:hAnsi="Times New Roman" w:cs="Times New Roman"/>
        </w:rPr>
        <w:t>embrane transferrin receptor-1</w:t>
      </w:r>
      <w:r>
        <w:rPr>
          <w:rFonts w:ascii="Times New Roman" w:hAnsi="Times New Roman" w:cs="Times New Roman"/>
        </w:rPr>
        <w:t xml:space="preserve"> to compensate for the maternal deficiency and provide sufficien</w:t>
      </w:r>
      <w:r w:rsidR="00931DCD">
        <w:rPr>
          <w:rFonts w:ascii="Times New Roman" w:hAnsi="Times New Roman" w:cs="Times New Roman"/>
        </w:rPr>
        <w:t>t iron for the developing fetus while</w:t>
      </w:r>
      <w:r>
        <w:rPr>
          <w:rFonts w:ascii="Times New Roman" w:hAnsi="Times New Roman" w:cs="Times New Roman"/>
        </w:rPr>
        <w:t xml:space="preserve"> high maternal levels of iron also</w:t>
      </w:r>
      <w:r w:rsidR="00931DCD">
        <w:rPr>
          <w:rFonts w:ascii="Times New Roman" w:hAnsi="Times New Roman" w:cs="Times New Roman"/>
        </w:rPr>
        <w:t xml:space="preserve"> promote the expression of transferrin receptor-1. Excess maternal ferritin levels cause an increase in the transporter expression and are stored in the placenta after </w:t>
      </w:r>
      <w:r w:rsidR="006D0C09">
        <w:rPr>
          <w:rFonts w:ascii="Times New Roman" w:hAnsi="Times New Roman" w:cs="Times New Roman"/>
        </w:rPr>
        <w:t>the fetal liver stores of iron determine fetal needs</w:t>
      </w:r>
      <w:r>
        <w:rPr>
          <w:rFonts w:ascii="Times New Roman" w:hAnsi="Times New Roman" w:cs="Times New Roman"/>
        </w:rPr>
        <w:t xml:space="preserve">. Placental iron </w:t>
      </w:r>
      <w:r w:rsidR="006D0C09">
        <w:rPr>
          <w:rFonts w:ascii="Times New Roman" w:hAnsi="Times New Roman" w:cs="Times New Roman"/>
        </w:rPr>
        <w:t>transporters</w:t>
      </w:r>
      <w:r>
        <w:rPr>
          <w:rFonts w:ascii="Times New Roman" w:hAnsi="Times New Roman" w:cs="Times New Roman"/>
        </w:rPr>
        <w:t xml:space="preserve"> are not yet clearly understood but seem to increase with the gestational age as the fetal needs are increasing. </w:t>
      </w:r>
    </w:p>
    <w:p w14:paraId="114CD851" w14:textId="77777777" w:rsidR="00F13733" w:rsidRDefault="00F13733" w:rsidP="007D2440">
      <w:pPr>
        <w:rPr>
          <w:rFonts w:ascii="Times New Roman" w:hAnsi="Times New Roman" w:cs="Times New Roman"/>
        </w:rPr>
      </w:pPr>
    </w:p>
    <w:p w14:paraId="348EAC58" w14:textId="77777777" w:rsidR="00F13733" w:rsidRDefault="00F13733" w:rsidP="007D2440">
      <w:pPr>
        <w:rPr>
          <w:rFonts w:ascii="Times New Roman" w:hAnsi="Times New Roman" w:cs="Times New Roman"/>
        </w:rPr>
      </w:pPr>
      <w:r>
        <w:rPr>
          <w:rFonts w:ascii="Times New Roman" w:hAnsi="Times New Roman" w:cs="Times New Roman"/>
        </w:rPr>
        <w:t>Vitamin B 12</w:t>
      </w: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384A2257" w14:textId="77777777" w:rsidR="00F13733" w:rsidRDefault="00F13733" w:rsidP="007D2440">
      <w:pPr>
        <w:rPr>
          <w:rFonts w:ascii="Times New Roman" w:hAnsi="Times New Roman" w:cs="Times New Roman"/>
        </w:rPr>
      </w:pPr>
      <w:r>
        <w:rPr>
          <w:rFonts w:ascii="Times New Roman" w:hAnsi="Times New Roman" w:cs="Times New Roman"/>
        </w:rPr>
        <w:t xml:space="preserve">Zinc </w:t>
      </w:r>
    </w:p>
    <w:p w14:paraId="1EDE7E6A" w14:textId="77777777" w:rsidR="00F13733" w:rsidRDefault="00F13733" w:rsidP="007D2440">
      <w:pPr>
        <w:rPr>
          <w:rFonts w:ascii="Times New Roman" w:hAnsi="Times New Roman" w:cs="Times New Roman"/>
        </w:rPr>
      </w:pPr>
      <w:r>
        <w:rPr>
          <w:rFonts w:ascii="Times New Roman" w:hAnsi="Times New Roman" w:cs="Times New Roman"/>
        </w:rPr>
        <w:t xml:space="preserve">Selenium </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255CDE71"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Pr="007D2440"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Pr="007D2440"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37D814" w14:textId="77777777" w:rsidR="00D93F9B" w:rsidRDefault="00D93F9B" w:rsidP="00EB23A7">
      <w:r>
        <w:separator/>
      </w:r>
    </w:p>
  </w:endnote>
  <w:endnote w:type="continuationSeparator" w:id="0">
    <w:p w14:paraId="64069C45" w14:textId="77777777" w:rsidR="00D93F9B" w:rsidRDefault="00D93F9B"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4C7C5" w14:textId="77777777" w:rsidR="00D93F9B" w:rsidRDefault="00D93F9B" w:rsidP="00EB23A7">
      <w:r>
        <w:separator/>
      </w:r>
    </w:p>
  </w:footnote>
  <w:footnote w:type="continuationSeparator" w:id="0">
    <w:p w14:paraId="7DB482A7" w14:textId="77777777" w:rsidR="00D93F9B" w:rsidRDefault="00D93F9B"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268A"/>
    <w:rsid w:val="00105617"/>
    <w:rsid w:val="00112D59"/>
    <w:rsid w:val="0012414D"/>
    <w:rsid w:val="00124F5E"/>
    <w:rsid w:val="00125A67"/>
    <w:rsid w:val="00134C0B"/>
    <w:rsid w:val="00142744"/>
    <w:rsid w:val="00157B1C"/>
    <w:rsid w:val="00162404"/>
    <w:rsid w:val="001635DE"/>
    <w:rsid w:val="001661F3"/>
    <w:rsid w:val="0017738A"/>
    <w:rsid w:val="001826DB"/>
    <w:rsid w:val="00183C12"/>
    <w:rsid w:val="001852AE"/>
    <w:rsid w:val="00187860"/>
    <w:rsid w:val="001958B1"/>
    <w:rsid w:val="001B42EB"/>
    <w:rsid w:val="001C1C5D"/>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033D"/>
    <w:rsid w:val="0034196A"/>
    <w:rsid w:val="00350031"/>
    <w:rsid w:val="0035011C"/>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0FC2"/>
    <w:rsid w:val="006126DB"/>
    <w:rsid w:val="00613E98"/>
    <w:rsid w:val="00613F77"/>
    <w:rsid w:val="006233FF"/>
    <w:rsid w:val="0062651D"/>
    <w:rsid w:val="006332C1"/>
    <w:rsid w:val="00642FD0"/>
    <w:rsid w:val="00644B32"/>
    <w:rsid w:val="00653D99"/>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0C09"/>
    <w:rsid w:val="006D49AC"/>
    <w:rsid w:val="006E0EC1"/>
    <w:rsid w:val="006E7B3E"/>
    <w:rsid w:val="006F00F1"/>
    <w:rsid w:val="006F263B"/>
    <w:rsid w:val="007010D3"/>
    <w:rsid w:val="00701C6F"/>
    <w:rsid w:val="0070262A"/>
    <w:rsid w:val="00704C87"/>
    <w:rsid w:val="00705532"/>
    <w:rsid w:val="00715149"/>
    <w:rsid w:val="00717E89"/>
    <w:rsid w:val="00736DF8"/>
    <w:rsid w:val="00745457"/>
    <w:rsid w:val="0075396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1DCD"/>
    <w:rsid w:val="009351A6"/>
    <w:rsid w:val="00936442"/>
    <w:rsid w:val="00941E00"/>
    <w:rsid w:val="00946FE0"/>
    <w:rsid w:val="00960C03"/>
    <w:rsid w:val="00963830"/>
    <w:rsid w:val="00966217"/>
    <w:rsid w:val="00970251"/>
    <w:rsid w:val="00985E49"/>
    <w:rsid w:val="00990277"/>
    <w:rsid w:val="00991DB6"/>
    <w:rsid w:val="00991E43"/>
    <w:rsid w:val="009A33CF"/>
    <w:rsid w:val="009A3470"/>
    <w:rsid w:val="009A5479"/>
    <w:rsid w:val="009C3E90"/>
    <w:rsid w:val="009C5CEA"/>
    <w:rsid w:val="009E40A1"/>
    <w:rsid w:val="009E5915"/>
    <w:rsid w:val="00A12569"/>
    <w:rsid w:val="00A1359A"/>
    <w:rsid w:val="00A20EAD"/>
    <w:rsid w:val="00A31E71"/>
    <w:rsid w:val="00A364B0"/>
    <w:rsid w:val="00A366C9"/>
    <w:rsid w:val="00A435C0"/>
    <w:rsid w:val="00A44988"/>
    <w:rsid w:val="00A52442"/>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6025"/>
    <w:rsid w:val="00BB5D98"/>
    <w:rsid w:val="00BC1651"/>
    <w:rsid w:val="00BC4F5C"/>
    <w:rsid w:val="00BD3E18"/>
    <w:rsid w:val="00BD5C1B"/>
    <w:rsid w:val="00BF46A4"/>
    <w:rsid w:val="00BF4935"/>
    <w:rsid w:val="00C00ADA"/>
    <w:rsid w:val="00C0147A"/>
    <w:rsid w:val="00C05D97"/>
    <w:rsid w:val="00C12647"/>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26CD"/>
    <w:rsid w:val="00CC5BA3"/>
    <w:rsid w:val="00CD16D6"/>
    <w:rsid w:val="00CE0908"/>
    <w:rsid w:val="00CE276C"/>
    <w:rsid w:val="00CF3277"/>
    <w:rsid w:val="00CF4DF3"/>
    <w:rsid w:val="00D16E33"/>
    <w:rsid w:val="00D31195"/>
    <w:rsid w:val="00D44A0A"/>
    <w:rsid w:val="00D46A3A"/>
    <w:rsid w:val="00D651A0"/>
    <w:rsid w:val="00D7168F"/>
    <w:rsid w:val="00D73104"/>
    <w:rsid w:val="00D823DB"/>
    <w:rsid w:val="00D867F1"/>
    <w:rsid w:val="00D93F9B"/>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1C20758-AB1D-47A0-BB14-6E3D16E3B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8</Pages>
  <Words>8686</Words>
  <Characters>4951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oss School of Business</cp:lastModifiedBy>
  <cp:revision>51</cp:revision>
  <dcterms:created xsi:type="dcterms:W3CDTF">2017-12-19T21:59:00Z</dcterms:created>
  <dcterms:modified xsi:type="dcterms:W3CDTF">2018-01-29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